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C83F77" w:rsidRPr="00C8356E" w:rsidRDefault="00C83F77" w:rsidP="003D713B">
                            <w:pPr>
                              <w:jc w:val="right"/>
                              <w:rPr>
                                <w:i/>
                                <w:sz w:val="16"/>
                              </w:rPr>
                            </w:pPr>
                            <w:r>
                              <w:rPr>
                                <w:i/>
                                <w:sz w:val="16"/>
                              </w:rPr>
                              <w:t>2018/19</w:t>
                            </w:r>
                          </w:p>
                          <w:p w:rsidR="00C83F77" w:rsidRDefault="00C83F77" w:rsidP="003D713B"/>
                          <w:p w:rsidR="00C83F77" w:rsidRPr="003D1359" w:rsidRDefault="00C83F77" w:rsidP="003D713B">
                            <w:pPr>
                              <w:rPr>
                                <w:color w:val="C00000"/>
                              </w:rPr>
                            </w:pPr>
                            <w:r>
                              <w:rPr>
                                <w:b/>
                              </w:rPr>
                              <w:t xml:space="preserve">Student Name: </w:t>
                            </w:r>
                            <w:r>
                              <w:rPr>
                                <w:b/>
                                <w:color w:val="C00000"/>
                              </w:rPr>
                              <w:t>Zhengli.Yu</w:t>
                            </w:r>
                          </w:p>
                          <w:p w:rsidR="00C83F77" w:rsidRDefault="00C83F77" w:rsidP="003D713B">
                            <w:r w:rsidRPr="005D2E41">
                              <w:rPr>
                                <w:b/>
                              </w:rPr>
                              <w:t>Student ID:</w:t>
                            </w:r>
                            <w:r w:rsidRPr="005D2E41">
                              <w:rPr>
                                <w:b/>
                              </w:rPr>
                              <w:tab/>
                            </w:r>
                            <w:r>
                              <w:rPr>
                                <w:color w:val="C00000"/>
                              </w:rPr>
                              <w:t>201155869</w:t>
                            </w:r>
                          </w:p>
                          <w:p w:rsidR="00C83F77" w:rsidRDefault="00C83F77" w:rsidP="003D713B">
                            <w:r w:rsidRPr="005D2E41">
                              <w:rPr>
                                <w:b/>
                              </w:rPr>
                              <w:t>Project Title:</w:t>
                            </w:r>
                            <w:r w:rsidRPr="005D2E41">
                              <w:rPr>
                                <w:b/>
                              </w:rPr>
                              <w:tab/>
                            </w:r>
                            <w:r>
                              <w:rPr>
                                <w:b/>
                              </w:rPr>
                              <w:t xml:space="preserve"> </w:t>
                            </w:r>
                            <w:r w:rsidRPr="00F95624">
                              <w:t>C</w:t>
                            </w:r>
                            <w:r>
                              <w:t xml:space="preserve">OMP390. </w:t>
                            </w:r>
                          </w:p>
                          <w:p w:rsidR="00C83F77" w:rsidRPr="00320374" w:rsidRDefault="00C83F77" w:rsidP="003D713B">
                            <w:pPr>
                              <w:ind w:left="1440"/>
                              <w:rPr>
                                <w:b/>
                                <w:noProof/>
                                <w:color w:val="C00000"/>
                              </w:rPr>
                            </w:pPr>
                            <w:r>
                              <w:rPr>
                                <w:b/>
                                <w:color w:val="C00000"/>
                              </w:rPr>
                              <w:t>Pac-Man</w:t>
                            </w:r>
                          </w:p>
                          <w:p w:rsidR="00C83F77" w:rsidRDefault="00C83F77" w:rsidP="003D713B">
                            <w:pPr>
                              <w:ind w:left="1440"/>
                              <w:rPr>
                                <w:noProof/>
                                <w:color w:val="C00000"/>
                              </w:rPr>
                            </w:pPr>
                          </w:p>
                          <w:p w:rsidR="00C83F77" w:rsidRPr="003D1359" w:rsidRDefault="00C83F77"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C83F77" w:rsidRPr="00C8356E" w:rsidRDefault="00C83F77" w:rsidP="003D713B">
                      <w:pPr>
                        <w:jc w:val="right"/>
                        <w:rPr>
                          <w:i/>
                          <w:sz w:val="16"/>
                        </w:rPr>
                      </w:pPr>
                      <w:r>
                        <w:rPr>
                          <w:i/>
                          <w:sz w:val="16"/>
                        </w:rPr>
                        <w:t>2018/19</w:t>
                      </w:r>
                    </w:p>
                    <w:p w:rsidR="00C83F77" w:rsidRDefault="00C83F77" w:rsidP="003D713B"/>
                    <w:p w:rsidR="00C83F77" w:rsidRPr="003D1359" w:rsidRDefault="00C83F77" w:rsidP="003D713B">
                      <w:pPr>
                        <w:rPr>
                          <w:color w:val="C00000"/>
                        </w:rPr>
                      </w:pPr>
                      <w:r>
                        <w:rPr>
                          <w:b/>
                        </w:rPr>
                        <w:t xml:space="preserve">Student Name: </w:t>
                      </w:r>
                      <w:r>
                        <w:rPr>
                          <w:b/>
                          <w:color w:val="C00000"/>
                        </w:rPr>
                        <w:t>Zhengli.Yu</w:t>
                      </w:r>
                    </w:p>
                    <w:p w:rsidR="00C83F77" w:rsidRDefault="00C83F77" w:rsidP="003D713B">
                      <w:r w:rsidRPr="005D2E41">
                        <w:rPr>
                          <w:b/>
                        </w:rPr>
                        <w:t>Student ID:</w:t>
                      </w:r>
                      <w:r w:rsidRPr="005D2E41">
                        <w:rPr>
                          <w:b/>
                        </w:rPr>
                        <w:tab/>
                      </w:r>
                      <w:r>
                        <w:rPr>
                          <w:color w:val="C00000"/>
                        </w:rPr>
                        <w:t>201155869</w:t>
                      </w:r>
                    </w:p>
                    <w:p w:rsidR="00C83F77" w:rsidRDefault="00C83F77" w:rsidP="003D713B">
                      <w:r w:rsidRPr="005D2E41">
                        <w:rPr>
                          <w:b/>
                        </w:rPr>
                        <w:t>Project Title:</w:t>
                      </w:r>
                      <w:r w:rsidRPr="005D2E41">
                        <w:rPr>
                          <w:b/>
                        </w:rPr>
                        <w:tab/>
                      </w:r>
                      <w:r>
                        <w:rPr>
                          <w:b/>
                        </w:rPr>
                        <w:t xml:space="preserve"> </w:t>
                      </w:r>
                      <w:r w:rsidRPr="00F95624">
                        <w:t>C</w:t>
                      </w:r>
                      <w:r>
                        <w:t xml:space="preserve">OMP390. </w:t>
                      </w:r>
                    </w:p>
                    <w:p w:rsidR="00C83F77" w:rsidRPr="00320374" w:rsidRDefault="00C83F77" w:rsidP="003D713B">
                      <w:pPr>
                        <w:ind w:left="1440"/>
                        <w:rPr>
                          <w:b/>
                          <w:noProof/>
                          <w:color w:val="C00000"/>
                        </w:rPr>
                      </w:pPr>
                      <w:r>
                        <w:rPr>
                          <w:b/>
                          <w:color w:val="C00000"/>
                        </w:rPr>
                        <w:t>Pac-Man</w:t>
                      </w:r>
                    </w:p>
                    <w:p w:rsidR="00C83F77" w:rsidRDefault="00C83F77" w:rsidP="003D713B">
                      <w:pPr>
                        <w:ind w:left="1440"/>
                        <w:rPr>
                          <w:noProof/>
                          <w:color w:val="C00000"/>
                        </w:rPr>
                      </w:pPr>
                    </w:p>
                    <w:p w:rsidR="00C83F77" w:rsidRPr="003D1359" w:rsidRDefault="00C83F77"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C83F77"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C83F77" w:rsidP="00FC3D95">
      <w:pPr>
        <w:pStyle w:val="a3"/>
        <w:keepNext/>
        <w:spacing w:line="276" w:lineRule="auto"/>
        <w:jc w:val="center"/>
      </w:pPr>
      <w:r>
        <w:rPr>
          <w:rFonts w:eastAsiaTheme="minorEastAsia"/>
          <w:lang w:val="en-GB"/>
        </w:rPr>
        <w:pict>
          <v:shape id="_x0000_i102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C83F77"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2814460" cy="1579418"/>
            <wp:effectExtent l="0" t="0" r="5080" b="1905"/>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495" cy="1591784"/>
                    </a:xfrm>
                    <a:prstGeom prst="rect">
                      <a:avLst/>
                    </a:prstGeom>
                    <a:noFill/>
                    <a:ln>
                      <a:noFill/>
                    </a:ln>
                  </pic:spPr>
                </pic:pic>
              </a:graphicData>
            </a:graphic>
          </wp:inline>
        </w:drawing>
      </w:r>
      <w:r>
        <w:rPr>
          <w:rFonts w:eastAsiaTheme="minorEastAsia"/>
          <w:lang w:val="en-GB"/>
        </w:rPr>
        <w:t xml:space="preserve"> </w:t>
      </w:r>
      <w:r w:rsidR="00E60B77">
        <w:rPr>
          <w:rFonts w:eastAsiaTheme="minorEastAsia"/>
          <w:lang w:val="en-GB"/>
        </w:rPr>
        <w:t xml:space="preserve"> </w:t>
      </w:r>
      <w:r w:rsidR="00C83F77">
        <w:rPr>
          <w:rFonts w:eastAsiaTheme="minorEastAsia"/>
          <w:lang w:val="en-GB"/>
        </w:rPr>
        <w:pict>
          <v:shape id="_x0000_i1030" type="#_x0000_t75" style="width:218.8pt;height:125.75pt">
            <v:imagedata r:id="rId15"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w:t>
      </w:r>
      <w:r w:rsidR="0075692D">
        <w:rPr>
          <w:rFonts w:eastAsiaTheme="minorEastAsia"/>
          <w:lang w:val="en-GB"/>
        </w:rPr>
        <w:lastRenderedPageBreak/>
        <w:t>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Pr="0096311B"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367E2A" w:rsidRDefault="00EC0805" w:rsidP="004F4604">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hint="eastAsia"/>
          <w:lang w:val="en-GB"/>
        </w:rPr>
      </w:pPr>
      <w:bookmarkStart w:id="0" w:name="_GoBack"/>
      <w:bookmarkEnd w:id="0"/>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Function recursiveDivision(</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For each new field, call recursiveDivision(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C83F77" w:rsidP="009125B9">
      <w:pPr>
        <w:pStyle w:val="a3"/>
        <w:keepNext/>
        <w:spacing w:line="240" w:lineRule="auto"/>
        <w:jc w:val="center"/>
      </w:pPr>
      <w:r>
        <w:rPr>
          <w:rFonts w:asciiTheme="minorHAnsi" w:eastAsiaTheme="minorHAnsi" w:hAnsiTheme="minorHAnsi"/>
          <w:i/>
          <w:lang w:val="en-GB"/>
        </w:rPr>
        <w:pict>
          <v:shape id="_x0000_i1031" type="#_x0000_t75" style="width:249.65pt;height:86.95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8">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68595B">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Pr>
          <w:rFonts w:eastAsiaTheme="minorEastAsia"/>
          <w:lang w:val="en-GB"/>
        </w:rPr>
        <w:t xml:space="preserve"> for that algorithm.</w:t>
      </w:r>
    </w:p>
    <w:p w:rsidR="0068595B" w:rsidRDefault="0068595B" w:rsidP="0068595B">
      <w:pPr>
        <w:pStyle w:val="a3"/>
        <w:spacing w:line="276" w:lineRule="auto"/>
        <w:ind w:left="567"/>
        <w:rPr>
          <w:rFonts w:eastAsiaTheme="minorEastAsia"/>
          <w:lang w:val="en-GB"/>
        </w:rPr>
      </w:pP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a m*n</w:t>
      </w:r>
      <w:r>
        <w:rPr>
          <w:rFonts w:asciiTheme="minorHAnsi" w:eastAsiaTheme="minorHAnsi" w:hAnsiTheme="minorHAnsi"/>
          <w:i/>
          <w:lang w:val="en-GB"/>
        </w:rPr>
        <w:t xml:space="preserve"> maze whose maze cells are all walls</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Break</w:t>
      </w:r>
      <w:r>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neighbouring walls of the cell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68595B" w:rsidRDefault="0068595B" w:rsidP="0068595B">
      <w:pPr>
        <w:pStyle w:val="a3"/>
        <w:spacing w:line="276" w:lineRule="auto"/>
        <w:ind w:left="567"/>
        <w:rPr>
          <w:rFonts w:eastAsiaTheme="minorEastAsia"/>
          <w:lang w:val="en-GB"/>
        </w:rPr>
      </w:pP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w:t>
      </w:r>
      <w:r>
        <w:rPr>
          <w:rFonts w:eastAsiaTheme="minorEastAsia"/>
          <w:lang w:val="en-GB"/>
        </w:rPr>
        <w:lastRenderedPageBreak/>
        <w:t xml:space="preserve">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C83F77" w:rsidP="00400E54">
      <w:pPr>
        <w:pStyle w:val="a3"/>
        <w:keepNext/>
        <w:spacing w:line="276" w:lineRule="auto"/>
        <w:jc w:val="center"/>
      </w:pPr>
      <w:r>
        <w:rPr>
          <w:rFonts w:eastAsiaTheme="minorEastAsia"/>
          <w:b/>
          <w:lang w:val="en-GB"/>
        </w:rPr>
        <w:pict>
          <v:shape id="_x0000_i1032" type="#_x0000_t75" style="width:176.75pt;height:119.7pt">
            <v:imagedata r:id="rId19"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7A36FB" w:rsidRDefault="001870A7" w:rsidP="004F4604">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lastRenderedPageBreak/>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1D4D52" w:rsidRDefault="001D4D52" w:rsidP="008A6A2D">
      <w:pPr>
        <w:pStyle w:val="a3"/>
        <w:spacing w:line="276" w:lineRule="auto"/>
        <w:ind w:left="567"/>
        <w:rPr>
          <w:rFonts w:eastAsiaTheme="minorEastAsia"/>
          <w:lang w:val="en-GB"/>
        </w:rPr>
      </w:pPr>
    </w:p>
    <w:p w:rsidR="00347CB3"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unction removeDeadEnds(Maze)</w:t>
      </w:r>
      <w:r w:rsidR="00153811" w:rsidRPr="00A7576D">
        <w:rPr>
          <w:rFonts w:asciiTheme="minorHAnsi" w:eastAsiaTheme="minorHAnsi" w:hAnsiTheme="minorHAnsi"/>
          <w:i/>
          <w:lang w:val="en-GB"/>
        </w:rPr>
        <w:t xml:space="preserve"> {</w:t>
      </w:r>
    </w:p>
    <w:p w:rsidR="004722D6" w:rsidRPr="00A7576D" w:rsidRDefault="004722D6"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Bool breakNext = true;</w:t>
      </w:r>
    </w:p>
    <w:p w:rsidR="001D4D52"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AA68FD" w:rsidRPr="00A7576D" w:rsidRDefault="00AA68FD"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breakNext = false), continue;</w:t>
      </w:r>
      <w:r w:rsidR="00BE3FFC">
        <w:rPr>
          <w:rFonts w:asciiTheme="minorHAnsi" w:eastAsiaTheme="minorHAnsi" w:hAnsiTheme="minorHAnsi"/>
          <w:i/>
          <w:lang w:val="en-GB"/>
        </w:rPr>
        <w:t xml:space="preserve"> breakNext = true;</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r w:rsidR="004722D6">
        <w:rPr>
          <w:rFonts w:asciiTheme="minorHAnsi" w:eastAsiaTheme="minorHAnsi" w:hAnsiTheme="minorHAnsi"/>
          <w:i/>
          <w:lang w:val="en-GB"/>
        </w:rPr>
        <w:t>; 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i = 0; </w:t>
      </w:r>
      <w:r w:rsidR="008462BD" w:rsidRPr="00C027B7">
        <w:rPr>
          <w:rFonts w:asciiTheme="minorHAnsi" w:eastAsiaTheme="minorHAnsi" w:hAnsiTheme="minorHAnsi"/>
          <w:i/>
          <w:lang w:val="en-GB"/>
        </w:rPr>
        <w:t xml:space="preserve">i&lt; Maze.width;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For (int j = 0; j &lt; Maze.heigh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00CC5ADD" w:rsidRPr="00C027B7">
        <w:rPr>
          <w:rFonts w:asciiTheme="minorHAnsi" w:eastAsiaTheme="minorHAnsi" w:hAnsiTheme="minorHAnsi"/>
          <w:i/>
          <w:lang w:val="en-GB"/>
        </w:rPr>
        <w:t xml:space="preserve">RandomX = random(i, </w:t>
      </w:r>
      <w:r w:rsidR="009540B2" w:rsidRPr="00C027B7">
        <w:rPr>
          <w:rFonts w:asciiTheme="minorHAnsi" w:eastAsiaTheme="minorHAnsi" w:hAnsiTheme="minorHAnsi"/>
          <w:i/>
          <w:lang w:val="en-GB"/>
        </w:rPr>
        <w:t>i</w:t>
      </w:r>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randomX][randomY]</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X = random(i, i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w:t>
      </w:r>
      <w:r w:rsidR="00324E90" w:rsidRPr="00C027B7">
        <w:rPr>
          <w:rFonts w:asciiTheme="minorHAnsi" w:eastAsiaTheme="minorHAnsi" w:hAnsiTheme="minorHAnsi"/>
          <w:i/>
          <w:lang w:val="en-GB"/>
        </w:rPr>
        <w:t xml:space="preserve"> &amp;&amp; there is no item in Maze[randomX][randomY]</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randomX][randomY]</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r>
      <w:r w:rsidR="008C3A97" w:rsidRPr="00FC0EF6">
        <w:rPr>
          <w:rFonts w:asciiTheme="minorHAnsi" w:eastAsiaTheme="minorHAnsi" w:hAnsiTheme="minorHAnsi"/>
          <w:i/>
          <w:lang w:val="en-GB"/>
        </w:rPr>
        <w:t>getUserInpu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getUserInpu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2102C9" w:rsidRDefault="00B55FA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Collision.collider.type==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Collision.collider.type=</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if(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Collision.collider.type==</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Collision.collider.type==</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F63AFF" w:rsidRDefault="00FA66E0"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F63AFF" w:rsidRDefault="00E503C3"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Update()</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energy</w:t>
      </w:r>
      <w:r w:rsidRPr="00FC0EF6">
        <w:rPr>
          <w:rFonts w:asciiTheme="minorHAnsi" w:eastAsiaTheme="minorHAnsi" w:hAnsiTheme="minorHAnsi"/>
          <w:i/>
          <w:lang w:val="en-GB"/>
        </w:rPr>
        <w:t>)</w:t>
      </w:r>
      <w:r w:rsidR="009E702F">
        <w:rPr>
          <w:rFonts w:asciiTheme="minorHAnsi" w:eastAsiaTheme="minorHAnsi" w:hAnsiTheme="minorHAnsi"/>
          <w:i/>
          <w:lang w:val="en-GB"/>
        </w:rPr>
        <w:t>{</w:t>
      </w:r>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Function Update()</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C83F77" w:rsidP="006722CF">
      <w:pPr>
        <w:pStyle w:val="a3"/>
        <w:spacing w:line="276" w:lineRule="auto"/>
        <w:ind w:left="841"/>
        <w:jc w:val="center"/>
        <w:rPr>
          <w:rFonts w:eastAsiaTheme="minorEastAsia"/>
          <w:b/>
          <w:lang w:val="en-GB"/>
        </w:rPr>
      </w:pPr>
      <w:r>
        <w:rPr>
          <w:rFonts w:eastAsiaTheme="minorEastAsia"/>
          <w:b/>
          <w:lang w:val="en-GB"/>
        </w:rPr>
        <w:pict>
          <v:shape id="_x0000_i1033" type="#_x0000_t75" style="width:245.9pt;height:48.15pt">
            <v:imagedata r:id="rId22"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4C136F" w:rsidRDefault="006A7EB3"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castLaser()</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87C9B" w:rsidRPr="00FC0EF6">
        <w:rPr>
          <w:rFonts w:asciiTheme="minorHAnsi" w:eastAsiaTheme="minorHAnsi" w:hAnsiTheme="minorHAnsi"/>
          <w:i/>
          <w:lang w:val="en-GB"/>
        </w:rPr>
        <w:t>RayCast(</w:t>
      </w:r>
      <w:r w:rsidR="00387C9B" w:rsidRPr="00E41A00">
        <w:rPr>
          <w:rFonts w:asciiTheme="minorHAnsi" w:eastAsiaTheme="minorHAnsi" w:hAnsiTheme="minorHAnsi"/>
          <w:i/>
          <w:noProof/>
          <w:lang w:val="en-GB"/>
        </w:rPr>
        <w:t>originPoint</w:t>
      </w:r>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C83F77" w:rsidP="006322FF">
      <w:pPr>
        <w:pStyle w:val="a3"/>
        <w:spacing w:line="276" w:lineRule="auto"/>
        <w:ind w:left="421"/>
        <w:jc w:val="center"/>
        <w:rPr>
          <w:rFonts w:eastAsiaTheme="minorEastAsia"/>
          <w:b/>
          <w:lang w:val="en-GB"/>
        </w:rPr>
      </w:pPr>
      <w:r>
        <w:rPr>
          <w:rFonts w:eastAsiaTheme="minorEastAsia"/>
          <w:b/>
          <w:lang w:val="en-GB"/>
        </w:rPr>
        <w:pict>
          <v:shape id="_x0000_i1034" type="#_x0000_t75" style="width:154.3pt;height:59.85pt">
            <v:imagedata r:id="rId23"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9B50DF" w:rsidRPr="00FC0EF6">
        <w:rPr>
          <w:rFonts w:asciiTheme="minorHAnsi" w:eastAsiaTheme="minorHAnsi" w:hAnsiTheme="minorHAnsi"/>
          <w:i/>
          <w:lang w:val="en-GB"/>
        </w:rPr>
        <w:t>OnColliderEnter</w:t>
      </w:r>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C83F77" w:rsidP="00177BCE">
      <w:pPr>
        <w:pStyle w:val="a3"/>
        <w:spacing w:line="276" w:lineRule="auto"/>
        <w:ind w:left="421"/>
        <w:jc w:val="center"/>
        <w:rPr>
          <w:rFonts w:eastAsiaTheme="minorEastAsia"/>
          <w:b/>
          <w:lang w:val="en-GB"/>
        </w:rPr>
      </w:pPr>
      <w:r>
        <w:rPr>
          <w:rFonts w:eastAsiaTheme="minorEastAsia"/>
          <w:b/>
          <w:lang w:val="en-GB"/>
        </w:rPr>
        <w:pict>
          <v:shape id="_x0000_i1035" type="#_x0000_t75" style="width:147.75pt;height:58.45pt">
            <v:imagedata r:id="rId24"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position !=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Function Update()</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C83F77" w:rsidP="007C7A39">
      <w:pPr>
        <w:pStyle w:val="a3"/>
        <w:spacing w:line="276" w:lineRule="auto"/>
        <w:ind w:left="421"/>
        <w:jc w:val="center"/>
        <w:rPr>
          <w:rFonts w:eastAsiaTheme="minorEastAsia"/>
          <w:lang w:val="en-GB"/>
        </w:rPr>
      </w:pPr>
      <w:r>
        <w:rPr>
          <w:rFonts w:eastAsiaTheme="minorEastAsia"/>
          <w:lang w:val="en-GB"/>
        </w:rPr>
        <w:pict>
          <v:shape id="_x0000_i1036" type="#_x0000_t75" style="width:144.95pt;height:58.45pt">
            <v:imagedata r:id="rId25"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Function chargePacMan()</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Man.energy = Pac-Man.energy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C83F77" w:rsidP="00784D7E">
      <w:pPr>
        <w:pStyle w:val="a3"/>
        <w:spacing w:line="276" w:lineRule="auto"/>
        <w:ind w:left="421"/>
        <w:jc w:val="center"/>
        <w:rPr>
          <w:rFonts w:eastAsiaTheme="minorEastAsia"/>
          <w:lang w:val="en-GB"/>
        </w:rPr>
      </w:pPr>
      <w:r>
        <w:rPr>
          <w:rFonts w:eastAsiaTheme="minorEastAsia"/>
          <w:lang w:val="en-GB"/>
        </w:rPr>
        <w:lastRenderedPageBreak/>
        <w:pict>
          <v:shape id="_x0000_i1037" type="#_x0000_t75" style="width:154.3pt;height:59.4pt">
            <v:imagedata r:id="rId26"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4625BB" w:rsidRPr="009A69A4">
        <w:rPr>
          <w:rFonts w:asciiTheme="minorHAnsi" w:eastAsiaTheme="minorHAnsi" w:hAnsiTheme="minorHAnsi"/>
          <w:i/>
          <w:lang w:val="en-GB"/>
        </w:rPr>
        <w:t>Grenade.position = PacMan.position + PacMan.direction*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374BDF">
        <w:rPr>
          <w:rFonts w:asciiTheme="minorHAnsi" w:eastAsiaTheme="minorHAnsi" w:hAnsiTheme="minorHAnsi"/>
          <w:i/>
          <w:lang w:val="en-GB"/>
        </w:rPr>
        <w:t>Update</w:t>
      </w:r>
      <w:r w:rsidR="004B6B52" w:rsidRPr="009A69A4">
        <w:rPr>
          <w:rFonts w:asciiTheme="minorHAnsi" w:eastAsiaTheme="minorHAnsi" w:hAnsiTheme="minorHAnsi"/>
          <w:i/>
          <w:lang w:val="en-GB"/>
        </w:rPr>
        <w:t>()</w:t>
      </w:r>
      <w:r w:rsidR="00182016">
        <w:rPr>
          <w:rFonts w:asciiTheme="minorHAnsi" w:eastAsiaTheme="minorHAnsi" w:hAnsiTheme="minorHAnsi"/>
          <w:i/>
          <w:lang w:val="en-GB"/>
        </w:rPr>
        <w:t xml:space="preserve"> {</w:t>
      </w:r>
    </w:p>
    <w:p w:rsidR="00374BDF" w:rsidRPr="00374BDF" w:rsidRDefault="00374BDF" w:rsidP="00374BDF">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sidRPr="009A69A4">
        <w:rPr>
          <w:rFonts w:asciiTheme="minorHAnsi" w:eastAsiaTheme="minorHAnsi" w:hAnsiTheme="minorHAnsi"/>
          <w:i/>
          <w:lang w:val="en-GB"/>
        </w:rPr>
        <w:t xml:space="preserve">If(grenade collides with any </w:t>
      </w:r>
      <w:r w:rsidR="005D5A18">
        <w:rPr>
          <w:rFonts w:asciiTheme="minorHAnsi" w:eastAsiaTheme="minorHAnsi" w:hAnsiTheme="minorHAnsi"/>
          <w:i/>
          <w:lang w:val="en-GB"/>
        </w:rPr>
        <w:t>wall</w:t>
      </w:r>
      <w:r w:rsidRPr="009A69A4">
        <w:rPr>
          <w:rFonts w:asciiTheme="minorHAnsi" w:eastAsiaTheme="minorHAnsi" w:hAnsiTheme="minorHAnsi"/>
          <w:i/>
          <w:lang w:val="en-GB"/>
        </w:rPr>
        <w:t xml:space="preserve">), then </w:t>
      </w:r>
      <w:r w:rsidR="005D5A18">
        <w:rPr>
          <w:rFonts w:asciiTheme="minorHAnsi" w:eastAsiaTheme="minorHAnsi" w:hAnsiTheme="minorHAnsi"/>
          <w:i/>
          <w:lang w:val="en-GB"/>
        </w:rPr>
        <w:t>stay near the wall</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8B0B2C" w:rsidRPr="009A69A4">
        <w:rPr>
          <w:rFonts w:asciiTheme="minorHAnsi" w:eastAsiaTheme="minorHAnsi" w:hAnsiTheme="minorHAnsi"/>
          <w:i/>
          <w:lang w:val="en-GB"/>
        </w:rPr>
        <w:t xml:space="preserve">If(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f(</w:t>
      </w:r>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r w:rsidRPr="009A69A4">
        <w:rPr>
          <w:rFonts w:asciiTheme="minorHAnsi" w:eastAsiaTheme="minorHAnsi" w:hAnsiTheme="minorHAnsi"/>
          <w:i/>
          <w:lang w:val="en-GB"/>
        </w:rPr>
        <w:t>If(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Function explode</w:t>
      </w:r>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6214C" w:rsidRPr="009A69A4">
        <w:rPr>
          <w:rFonts w:asciiTheme="minorHAnsi" w:eastAsiaTheme="minorHAnsi" w:hAnsiTheme="minorHAnsi"/>
          <w:i/>
          <w:lang w:val="en-GB"/>
        </w:rPr>
        <w:t>PlayExplosionAnimation</w:t>
      </w:r>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08574D" w:rsidRPr="009A69A4">
        <w:rPr>
          <w:rFonts w:asciiTheme="minorHAnsi" w:eastAsiaTheme="minorHAnsi" w:hAnsiTheme="minorHAnsi"/>
          <w:i/>
          <w:lang w:val="en-GB"/>
        </w:rPr>
        <w:t>Self.destory()</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p w:rsidR="00E91C6A" w:rsidRDefault="00E91C6A" w:rsidP="004105C5">
      <w:pPr>
        <w:pStyle w:val="EndNoteBibliography"/>
        <w:spacing w:line="276" w:lineRule="auto"/>
        <w:rPr>
          <w:rFonts w:eastAsiaTheme="minorEastAsia"/>
        </w:rPr>
      </w:pP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96311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lastRenderedPageBreak/>
              <w:t>SetNext</w:t>
            </w:r>
            <w:r w:rsidR="0096311B">
              <w:rPr>
                <w:rFonts w:ascii="Helvetica" w:hAnsi="Helvetica" w:cs="Helvetica"/>
                <w:color w:val="000000"/>
                <w:sz w:val="18"/>
                <w:szCs w:val="18"/>
                <w:shd w:val="clear" w:color="auto" w:fill="FFFFFF"/>
                <w:lang w:val="en-GB"/>
              </w:rPr>
              <w:t>End</w:t>
            </w:r>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lastRenderedPageBreak/>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82635D" w:rsidRDefault="008341FD" w:rsidP="005D5A18">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lastRenderedPageBreak/>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5D5A18" w:rsidRPr="005D5A18" w:rsidRDefault="005D5A18" w:rsidP="005D5A18">
      <w:pPr>
        <w:pStyle w:val="EndNoteBibliography"/>
        <w:spacing w:line="276" w:lineRule="auto"/>
        <w:ind w:left="357"/>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5D5A18" w:rsidP="00D339E9">
      <w:pPr>
        <w:pStyle w:val="EndNoteBibliography"/>
        <w:ind w:left="380" w:firstLine="420"/>
        <w:jc w:val="left"/>
        <w:rPr>
          <w:rFonts w:asciiTheme="minorHAnsi" w:eastAsiaTheme="minorHAnsi" w:hAnsiTheme="minorHAnsi"/>
          <w:i/>
        </w:rPr>
      </w:pPr>
      <w:r>
        <w:rPr>
          <w:rFonts w:asciiTheme="minorHAnsi" w:eastAsiaTheme="minorHAnsi" w:hAnsiTheme="minorHAnsi"/>
          <w:i/>
        </w:rPr>
        <w:t>Updat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827D8B" w:rsidRDefault="00827D8B" w:rsidP="005D5A18">
      <w:pPr>
        <w:pStyle w:val="EndNoteBibliography"/>
        <w:jc w:val="left"/>
        <w:rPr>
          <w:rFonts w:eastAsiaTheme="minorEastAsia"/>
          <w:i/>
        </w:rPr>
      </w:pP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C83F77" w:rsidP="002F64FC">
      <w:pPr>
        <w:pStyle w:val="a3"/>
        <w:keepNext/>
        <w:spacing w:line="276" w:lineRule="auto"/>
        <w:ind w:left="841"/>
        <w:jc w:val="center"/>
      </w:pPr>
      <w:r>
        <w:rPr>
          <w:rFonts w:eastAsiaTheme="minorEastAsia"/>
          <w:b/>
          <w:lang w:val="en-GB"/>
        </w:rPr>
        <w:pict>
          <v:shape id="_x0000_i1038" type="#_x0000_t75" style="width:246.85pt;height:84.15pt">
            <v:imagedata r:id="rId29"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C83F77" w:rsidP="00FC6AE1">
      <w:pPr>
        <w:pStyle w:val="EndNoteBibliography"/>
        <w:keepNext/>
        <w:spacing w:line="276" w:lineRule="auto"/>
        <w:jc w:val="center"/>
      </w:pPr>
      <w:r>
        <w:rPr>
          <w:rFonts w:eastAsiaTheme="minorEastAsia"/>
          <w:i/>
        </w:rPr>
        <w:lastRenderedPageBreak/>
        <w:pict>
          <v:shape id="_x0000_i1039" type="#_x0000_t75" style="width:247.8pt;height:166.45pt">
            <v:imagedata r:id="rId30"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454CCF">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195CC8">
        <w:rPr>
          <w:rFonts w:eastAsiaTheme="minorEastAsia"/>
        </w:rPr>
        <w:t>move to the predicated destination.</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lastRenderedPageBreak/>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486077" w:rsidRPr="00327438" w:rsidRDefault="00486077" w:rsidP="00D210E7">
      <w:pPr>
        <w:pStyle w:val="EndNoteBibliography"/>
        <w:ind w:left="781"/>
        <w:jc w:val="left"/>
        <w:rPr>
          <w:rFonts w:asciiTheme="minorHAnsi" w:eastAsiaTheme="minorHAnsi" w:hAnsiTheme="minorHAnsi"/>
          <w:i/>
        </w:rPr>
      </w:pPr>
    </w:p>
    <w:p w:rsidR="00486077" w:rsidRDefault="00486077" w:rsidP="005A404A">
      <w:pPr>
        <w:pStyle w:val="a3"/>
        <w:numPr>
          <w:ilvl w:val="0"/>
          <w:numId w:val="1"/>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486077" w:rsidRDefault="00486077" w:rsidP="00486077">
      <w:pPr>
        <w:pStyle w:val="a3"/>
        <w:spacing w:line="276" w:lineRule="auto"/>
        <w:rPr>
          <w:rFonts w:eastAsiaTheme="minorEastAsia"/>
          <w:lang w:val="en-GB"/>
        </w:rPr>
      </w:pPr>
      <w:r w:rsidRPr="00486077">
        <w:rPr>
          <w:rFonts w:eastAsiaTheme="minorEastAsia"/>
          <w:lang w:val="en-GB"/>
        </w:rPr>
        <w:t>In the implement stage</w:t>
      </w:r>
    </w:p>
    <w:p w:rsidR="000C6A84" w:rsidRDefault="000C6A84" w:rsidP="00486077">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The 3D model for the PacMan is created using MagicaVoxel.</w:t>
      </w:r>
    </w:p>
    <w:p w:rsidR="00486077" w:rsidRPr="00486077" w:rsidRDefault="00486077" w:rsidP="00486077">
      <w:pPr>
        <w:pStyle w:val="a3"/>
        <w:spacing w:line="276" w:lineRule="auto"/>
        <w:rPr>
          <w:rFonts w:eastAsiaTheme="minorEastAsia"/>
          <w:lang w:val="en-GB"/>
        </w:rPr>
      </w:pPr>
    </w:p>
    <w:p w:rsidR="00BE41F4" w:rsidRPr="00856E86" w:rsidRDefault="00BE41F4" w:rsidP="005A404A">
      <w:pPr>
        <w:pStyle w:val="a3"/>
        <w:numPr>
          <w:ilvl w:val="0"/>
          <w:numId w:val="1"/>
        </w:numPr>
        <w:spacing w:line="276" w:lineRule="auto"/>
        <w:rPr>
          <w:rFonts w:eastAsiaTheme="minorEastAsia"/>
          <w:b/>
          <w:lang w:val="en-GB"/>
        </w:rPr>
      </w:pPr>
      <w:r w:rsidRPr="00856E86">
        <w:rPr>
          <w:rFonts w:eastAsiaTheme="minorEastAsia"/>
          <w:b/>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56E86">
      <w:pPr>
        <w:pStyle w:val="a3"/>
        <w:numPr>
          <w:ilvl w:val="0"/>
          <w:numId w:val="2"/>
        </w:numPr>
        <w:spacing w:line="276" w:lineRule="auto"/>
        <w:ind w:left="420"/>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D44B6" w:rsidRDefault="00C83F77" w:rsidP="008D44B6">
      <w:pPr>
        <w:pStyle w:val="a3"/>
        <w:keepNext/>
        <w:spacing w:line="276" w:lineRule="auto"/>
        <w:jc w:val="center"/>
      </w:pPr>
      <w:r>
        <w:rPr>
          <w:rFonts w:eastAsiaTheme="minorEastAsia"/>
          <w:lang w:val="en-GB"/>
        </w:rPr>
        <w:pict>
          <v:shape id="_x0000_i1040" type="#_x0000_t75" style="width:520.35pt;height:279.6pt" o:bordertopcolor="this" o:borderleftcolor="this" o:borderbottomcolor="this" o:borderrightcolor="this">
            <v:imagedata r:id="rId31" o:title="test3"/>
            <w10:bordertop type="single" width="4"/>
            <w10:borderleft type="single" width="4"/>
            <w10:borderbottom type="single" width="4"/>
            <w10:borderright type="single" width="4"/>
          </v:shape>
        </w:pict>
      </w:r>
    </w:p>
    <w:p w:rsidR="009E4A61" w:rsidRPr="008D44B6" w:rsidRDefault="008D44B6" w:rsidP="008D44B6">
      <w:pPr>
        <w:pStyle w:val="a3"/>
        <w:spacing w:line="240" w:lineRule="auto"/>
        <w:jc w:val="center"/>
        <w:rPr>
          <w:i/>
          <w:sz w:val="20"/>
          <w:szCs w:val="20"/>
          <w:lang w:val="en-GB"/>
        </w:rPr>
      </w:pPr>
      <w:r w:rsidRPr="008D44B6">
        <w:rPr>
          <w:i/>
          <w:sz w:val="20"/>
          <w:szCs w:val="20"/>
          <w:lang w:val="en-GB"/>
        </w:rPr>
        <w:t>Figure 5.7.1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lastRenderedPageBreak/>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t>
            </w:r>
            <w:r w:rsidR="00C56BE9">
              <w:rPr>
                <w:rFonts w:eastAsiaTheme="minorEastAsia"/>
                <w:sz w:val="18"/>
                <w:szCs w:val="18"/>
                <w:lang w:val="en-GB"/>
              </w:rPr>
              <w:lastRenderedPageBreak/>
              <w:t xml:space="preserve">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Several Thief </w:t>
            </w:r>
            <w:r>
              <w:rPr>
                <w:rFonts w:eastAsiaTheme="minorEastAsia"/>
                <w:sz w:val="18"/>
                <w:szCs w:val="18"/>
                <w:lang w:val="en-GB"/>
              </w:rPr>
              <w:lastRenderedPageBreak/>
              <w:t>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w:t>
            </w:r>
            <w:r w:rsidR="00572AF2">
              <w:rPr>
                <w:rFonts w:eastAsiaTheme="minorEastAsia"/>
                <w:sz w:val="18"/>
                <w:szCs w:val="18"/>
                <w:lang w:val="en-GB"/>
              </w:rPr>
              <w:lastRenderedPageBreak/>
              <w:t xml:space="preserve">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lastRenderedPageBreak/>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 xml:space="preserve">own moving </w:t>
            </w:r>
            <w:r w:rsidR="005A5616">
              <w:rPr>
                <w:rFonts w:eastAsiaTheme="minorEastAsia"/>
                <w:sz w:val="18"/>
                <w:szCs w:val="18"/>
                <w:lang w:val="en-GB"/>
              </w:rPr>
              <w:lastRenderedPageBreak/>
              <w:t>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135B56">
        <w:rPr>
          <w:rFonts w:eastAsiaTheme="minorEastAsia"/>
          <w:lang w:val="en-GB"/>
        </w:rPr>
        <w:instrText xml:space="preserve"> ADDIN EN.CITE &lt;EndNote&gt;&lt;Cite&gt;&lt;Author&gt;Beppa&lt;/Author&gt;&lt;Year&gt;2019&lt;/Year&gt;&lt;RecNum&gt;105&lt;/RecNum&gt;&lt;DisplayText&gt;[16]&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135B56">
        <w:rPr>
          <w:rFonts w:eastAsiaTheme="minorEastAsia"/>
          <w:noProof/>
          <w:lang w:val="en-GB"/>
        </w:rPr>
        <w:t>[16]</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6E2C0D">
      <w:pPr>
        <w:pStyle w:val="a3"/>
        <w:numPr>
          <w:ilvl w:val="0"/>
          <w:numId w:val="3"/>
        </w:numPr>
        <w:spacing w:line="276" w:lineRule="auto"/>
        <w:ind w:left="357" w:hanging="357"/>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640BFC" w:rsidP="00F51ED0">
      <w:pPr>
        <w:pStyle w:val="a3"/>
        <w:numPr>
          <w:ilvl w:val="0"/>
          <w:numId w:val="17"/>
        </w:numPr>
        <w:spacing w:line="276" w:lineRule="auto"/>
        <w:rPr>
          <w:rFonts w:eastAsiaTheme="minorEastAsia"/>
          <w:lang w:val="en-GB"/>
        </w:rPr>
      </w:pPr>
      <w:r>
        <w:rPr>
          <w:rFonts w:eastAsiaTheme="minorEastAsia"/>
          <w:lang w:val="en-GB"/>
        </w:rPr>
        <w:lastRenderedPageBreak/>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524726" w:rsidRDefault="00524726" w:rsidP="00F51ED0">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A666CB" w:rsidRDefault="00A666CB"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9B60F1" w:rsidRDefault="009B60F1"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707A63" w:rsidRDefault="00707A63"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C743C0" w:rsidRDefault="00C743C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B07840" w:rsidRDefault="00B0784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3803C6" w:rsidRDefault="000C3DAF" w:rsidP="0069058F">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F51ED0">
      <w:pPr>
        <w:pStyle w:val="a3"/>
        <w:spacing w:line="276"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69058F">
      <w:pPr>
        <w:pStyle w:val="a3"/>
        <w:numPr>
          <w:ilvl w:val="0"/>
          <w:numId w:val="17"/>
        </w:numPr>
        <w:spacing w:line="276"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69058F">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sz w:val="32"/>
          <w:szCs w:val="32"/>
          <w:lang w:val="en-GB"/>
        </w:rPr>
      </w:pPr>
    </w:p>
    <w:p w:rsidR="00856E86" w:rsidRPr="00F66EB5" w:rsidRDefault="00856E86"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lastRenderedPageBreak/>
        <w:t>Bibliography</w:t>
      </w:r>
    </w:p>
    <w:p w:rsidR="000C6A84" w:rsidRPr="000C6A84" w:rsidRDefault="0051504E" w:rsidP="000C6A84">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0C6A84" w:rsidRPr="000C6A84">
        <w:t>[1]</w:t>
      </w:r>
      <w:r w:rsidR="000C6A84" w:rsidRPr="000C6A84">
        <w:tab/>
        <w:t xml:space="preserve">MagicaVoxel. (2018, 1 Nov). </w:t>
      </w:r>
      <w:r w:rsidR="000C6A84" w:rsidRPr="000C6A84">
        <w:rPr>
          <w:i/>
        </w:rPr>
        <w:t>MagicaVoxel</w:t>
      </w:r>
      <w:r w:rsidR="000C6A84" w:rsidRPr="000C6A84">
        <w:t xml:space="preserve">. Available: </w:t>
      </w:r>
      <w:hyperlink r:id="rId32" w:history="1">
        <w:r w:rsidR="000C6A84" w:rsidRPr="000C6A84">
          <w:rPr>
            <w:rStyle w:val="a6"/>
          </w:rPr>
          <w:t>https://ephtracy.github.io/index.html?page=mv_main#</w:t>
        </w:r>
      </w:hyperlink>
    </w:p>
    <w:p w:rsidR="000C6A84" w:rsidRPr="000C6A84" w:rsidRDefault="000C6A84" w:rsidP="000C6A84">
      <w:pPr>
        <w:pStyle w:val="EndNoteBibliography"/>
        <w:ind w:left="720" w:hanging="720"/>
      </w:pPr>
      <w:r w:rsidRPr="000C6A84">
        <w:t>[2]</w:t>
      </w:r>
      <w:r w:rsidRPr="000C6A84">
        <w:tab/>
        <w:t xml:space="preserve">Wikipedia. (2018, 14 Oct). </w:t>
      </w:r>
      <w:r w:rsidRPr="000C6A84">
        <w:rPr>
          <w:i/>
        </w:rPr>
        <w:t>Pac-Man</w:t>
      </w:r>
      <w:r w:rsidRPr="000C6A84">
        <w:t xml:space="preserve">. Available: </w:t>
      </w:r>
      <w:hyperlink r:id="rId33" w:history="1">
        <w:r w:rsidRPr="000C6A84">
          <w:rPr>
            <w:rStyle w:val="a6"/>
          </w:rPr>
          <w:t>https://en.wikipedia.org/wiki/Pac-Man</w:t>
        </w:r>
      </w:hyperlink>
    </w:p>
    <w:p w:rsidR="000C6A84" w:rsidRPr="000C6A84" w:rsidRDefault="000C6A84" w:rsidP="000C6A84">
      <w:pPr>
        <w:pStyle w:val="EndNoteBibliography"/>
        <w:ind w:left="720" w:hanging="720"/>
      </w:pPr>
      <w:r w:rsidRPr="000C6A84">
        <w:t>[3]</w:t>
      </w:r>
      <w:r w:rsidRPr="000C6A84">
        <w:tab/>
        <w:t xml:space="preserve">Wikipedia. (2018, 16 Oct). </w:t>
      </w:r>
      <w:r w:rsidRPr="000C6A84">
        <w:rPr>
          <w:i/>
        </w:rPr>
        <w:t>Maze generation algorithm</w:t>
      </w:r>
      <w:r w:rsidRPr="000C6A84">
        <w:t xml:space="preserve">. Available: </w:t>
      </w:r>
      <w:hyperlink r:id="rId34" w:history="1">
        <w:r w:rsidRPr="000C6A84">
          <w:rPr>
            <w:rStyle w:val="a6"/>
          </w:rPr>
          <w:t>https://en.wikipedia.org/wiki/Maze_generation_algorithm</w:t>
        </w:r>
      </w:hyperlink>
    </w:p>
    <w:p w:rsidR="000C6A84" w:rsidRPr="000C6A84" w:rsidRDefault="000C6A84" w:rsidP="000C6A84">
      <w:pPr>
        <w:pStyle w:val="EndNoteBibliography"/>
        <w:ind w:left="720" w:hanging="720"/>
      </w:pPr>
      <w:r w:rsidRPr="000C6A84">
        <w:t>[4]</w:t>
      </w:r>
      <w:r w:rsidRPr="000C6A84">
        <w:tab/>
        <w:t xml:space="preserve">J. Buck. (2010, 27 Dec). </w:t>
      </w:r>
      <w:r w:rsidRPr="000C6A84">
        <w:rPr>
          <w:i/>
        </w:rPr>
        <w:t>Maze Generation: Recursive Backtracking</w:t>
      </w:r>
      <w:r w:rsidRPr="000C6A84">
        <w:t xml:space="preserve">. Available: </w:t>
      </w:r>
      <w:hyperlink r:id="rId35" w:history="1">
        <w:r w:rsidRPr="000C6A84">
          <w:rPr>
            <w:rStyle w:val="a6"/>
          </w:rPr>
          <w:t>http://weblog.jamisbuck.org/2010/12/27/maze-generation-recursive-backtracking</w:t>
        </w:r>
      </w:hyperlink>
    </w:p>
    <w:p w:rsidR="000C6A84" w:rsidRPr="000C6A84" w:rsidRDefault="000C6A84" w:rsidP="000C6A84">
      <w:pPr>
        <w:pStyle w:val="EndNoteBibliography"/>
        <w:ind w:left="720" w:hanging="720"/>
      </w:pPr>
      <w:r w:rsidRPr="000C6A84">
        <w:t>[5]</w:t>
      </w:r>
      <w:r w:rsidRPr="000C6A84">
        <w:tab/>
        <w:t xml:space="preserve">J. Buck. (2011, 10 Jan). </w:t>
      </w:r>
      <w:r w:rsidRPr="000C6A84">
        <w:rPr>
          <w:i/>
        </w:rPr>
        <w:t>Maze Generation: Prim's Algorithm</w:t>
      </w:r>
      <w:r w:rsidRPr="000C6A84">
        <w:t xml:space="preserve">. Available: </w:t>
      </w:r>
      <w:hyperlink r:id="rId36" w:history="1">
        <w:r w:rsidRPr="000C6A84">
          <w:rPr>
            <w:rStyle w:val="a6"/>
          </w:rPr>
          <w:t>http://weblog.jamisbuck.org/2011/1/10/maze-generation-prim-s-algorithm</w:t>
        </w:r>
      </w:hyperlink>
    </w:p>
    <w:p w:rsidR="000C6A84" w:rsidRPr="000C6A84" w:rsidRDefault="000C6A84" w:rsidP="000C6A84">
      <w:pPr>
        <w:pStyle w:val="EndNoteBibliography"/>
        <w:ind w:left="720" w:hanging="720"/>
      </w:pPr>
      <w:r w:rsidRPr="000C6A84">
        <w:t>[6]</w:t>
      </w:r>
      <w:r w:rsidRPr="000C6A84">
        <w:tab/>
        <w:t xml:space="preserve">Blender. (2018, 5 Nov). </w:t>
      </w:r>
      <w:r w:rsidRPr="000C6A84">
        <w:rPr>
          <w:i/>
        </w:rPr>
        <w:t>Blender</w:t>
      </w:r>
      <w:r w:rsidRPr="000C6A84">
        <w:t xml:space="preserve">. Available: </w:t>
      </w:r>
      <w:hyperlink r:id="rId37" w:history="1">
        <w:r w:rsidRPr="000C6A84">
          <w:rPr>
            <w:rStyle w:val="a6"/>
          </w:rPr>
          <w:t>https://www.blender.org/</w:t>
        </w:r>
      </w:hyperlink>
    </w:p>
    <w:p w:rsidR="000C6A84" w:rsidRPr="000C6A84" w:rsidRDefault="000C6A84" w:rsidP="000C6A84">
      <w:pPr>
        <w:pStyle w:val="EndNoteBibliography"/>
        <w:ind w:left="720" w:hanging="720"/>
      </w:pPr>
      <w:r w:rsidRPr="000C6A84">
        <w:t>[7]</w:t>
      </w:r>
      <w:r w:rsidRPr="000C6A84">
        <w:tab/>
        <w:t xml:space="preserve">Jamendo. (2019, 20 April). </w:t>
      </w:r>
      <w:r w:rsidRPr="000C6A84">
        <w:rPr>
          <w:i/>
        </w:rPr>
        <w:t>Jamendo Music</w:t>
      </w:r>
      <w:r w:rsidRPr="000C6A84">
        <w:t xml:space="preserve">. Available: </w:t>
      </w:r>
      <w:hyperlink r:id="rId38" w:history="1">
        <w:r w:rsidRPr="000C6A84">
          <w:rPr>
            <w:rStyle w:val="a6"/>
          </w:rPr>
          <w:t>https://www.jamendo.com/start</w:t>
        </w:r>
      </w:hyperlink>
    </w:p>
    <w:p w:rsidR="000C6A84" w:rsidRPr="000C6A84" w:rsidRDefault="000C6A84" w:rsidP="000C6A84">
      <w:pPr>
        <w:pStyle w:val="EndNoteBibliography"/>
        <w:ind w:left="720" w:hanging="720"/>
      </w:pPr>
      <w:r w:rsidRPr="000C6A84">
        <w:t>[8]</w:t>
      </w:r>
      <w:r w:rsidRPr="000C6A84">
        <w:tab/>
        <w:t xml:space="preserve">Wikipedia. (2018, 15 Oct). </w:t>
      </w:r>
      <w:r w:rsidRPr="000C6A84">
        <w:rPr>
          <w:i/>
        </w:rPr>
        <w:t>Object-oriented design</w:t>
      </w:r>
      <w:r w:rsidRPr="000C6A84">
        <w:t xml:space="preserve">. Available: </w:t>
      </w:r>
      <w:hyperlink r:id="rId39" w:history="1">
        <w:r w:rsidRPr="000C6A84">
          <w:rPr>
            <w:rStyle w:val="a6"/>
          </w:rPr>
          <w:t>https://en.wikipedia.org/wiki/Object-oriented_design</w:t>
        </w:r>
      </w:hyperlink>
    </w:p>
    <w:p w:rsidR="000C6A84" w:rsidRPr="000C6A84" w:rsidRDefault="000C6A84" w:rsidP="000C6A84">
      <w:pPr>
        <w:pStyle w:val="EndNoteBibliography"/>
        <w:ind w:left="720" w:hanging="720"/>
      </w:pPr>
      <w:r w:rsidRPr="000C6A84">
        <w:t>[9]</w:t>
      </w:r>
      <w:r w:rsidRPr="000C6A84">
        <w:tab/>
        <w:t xml:space="preserve">R. C. Prim, "Shortest Connection Networks And Some Generalizations," </w:t>
      </w:r>
      <w:r w:rsidRPr="000C6A84">
        <w:rPr>
          <w:i/>
        </w:rPr>
        <w:t xml:space="preserve">Bell System Technical Journal, </w:t>
      </w:r>
      <w:r w:rsidRPr="000C6A84">
        <w:t>vol. 36, pp. 1389-1401, 1957.</w:t>
      </w:r>
    </w:p>
    <w:p w:rsidR="000C6A84" w:rsidRPr="000C6A84" w:rsidRDefault="000C6A84" w:rsidP="000C6A84">
      <w:pPr>
        <w:pStyle w:val="EndNoteBibliography"/>
        <w:ind w:left="720" w:hanging="720"/>
      </w:pPr>
      <w:r w:rsidRPr="000C6A84">
        <w:t>[10]</w:t>
      </w:r>
      <w:r w:rsidRPr="000C6A84">
        <w:tab/>
        <w:t xml:space="preserve">Unity. (2018, 2 Nov). </w:t>
      </w:r>
      <w:r w:rsidRPr="000C6A84">
        <w:rPr>
          <w:i/>
        </w:rPr>
        <w:t>Vector3</w:t>
      </w:r>
      <w:r w:rsidRPr="000C6A84">
        <w:t xml:space="preserve">. Available: </w:t>
      </w:r>
      <w:hyperlink r:id="rId40" w:history="1">
        <w:r w:rsidRPr="000C6A84">
          <w:rPr>
            <w:rStyle w:val="a6"/>
          </w:rPr>
          <w:t>https://docs.unity3d.com/2018.1/Documentation/ScriptReference/Vector3.html</w:t>
        </w:r>
      </w:hyperlink>
    </w:p>
    <w:p w:rsidR="000C6A84" w:rsidRPr="000C6A84" w:rsidRDefault="000C6A84" w:rsidP="000C6A84">
      <w:pPr>
        <w:pStyle w:val="EndNoteBibliography"/>
        <w:ind w:left="720" w:hanging="720"/>
      </w:pPr>
      <w:r w:rsidRPr="000C6A84">
        <w:t>[11]</w:t>
      </w:r>
      <w:r w:rsidRPr="000C6A84">
        <w:tab/>
        <w:t xml:space="preserve">Unity. (2018, 2 Nov). </w:t>
      </w:r>
      <w:r w:rsidRPr="000C6A84">
        <w:rPr>
          <w:i/>
        </w:rPr>
        <w:t>MonoBehaviour.FixedUpdate()</w:t>
      </w:r>
      <w:r w:rsidRPr="000C6A84">
        <w:t xml:space="preserve">. Available: </w:t>
      </w:r>
      <w:hyperlink r:id="rId41" w:history="1">
        <w:r w:rsidRPr="000C6A84">
          <w:rPr>
            <w:rStyle w:val="a6"/>
          </w:rPr>
          <w:t>https://docs.unity3d.com/2018.1/Documentation/ScriptReference/MonoBehaviour.FixedUpdate.html</w:t>
        </w:r>
      </w:hyperlink>
    </w:p>
    <w:p w:rsidR="000C6A84" w:rsidRPr="000C6A84" w:rsidRDefault="000C6A84" w:rsidP="000C6A84">
      <w:pPr>
        <w:pStyle w:val="EndNoteBibliography"/>
        <w:ind w:left="720" w:hanging="720"/>
      </w:pPr>
      <w:r w:rsidRPr="000C6A84">
        <w:t>[12]</w:t>
      </w:r>
      <w:r w:rsidRPr="000C6A84">
        <w:tab/>
        <w:t xml:space="preserve">Unity. (2018, 2 Nov). </w:t>
      </w:r>
      <w:r w:rsidRPr="000C6A84">
        <w:rPr>
          <w:i/>
        </w:rPr>
        <w:t>Collider.OnCollisionEnter(Collision)</w:t>
      </w:r>
      <w:r w:rsidRPr="000C6A84">
        <w:t xml:space="preserve">. Available: </w:t>
      </w:r>
      <w:hyperlink r:id="rId42" w:history="1">
        <w:r w:rsidRPr="000C6A84">
          <w:rPr>
            <w:rStyle w:val="a6"/>
          </w:rPr>
          <w:t>https://docs.unity3d.com/ScriptReference/Collider.OnCollisionEnter.html</w:t>
        </w:r>
      </w:hyperlink>
    </w:p>
    <w:p w:rsidR="000C6A84" w:rsidRPr="000C6A84" w:rsidRDefault="000C6A84" w:rsidP="000C6A84">
      <w:pPr>
        <w:pStyle w:val="EndNoteBibliography"/>
        <w:ind w:left="720" w:hanging="720"/>
      </w:pPr>
      <w:r w:rsidRPr="000C6A84">
        <w:t>[13]</w:t>
      </w:r>
      <w:r w:rsidRPr="000C6A84">
        <w:tab/>
        <w:t xml:space="preserve">Unity. (2018, 4 Nov). </w:t>
      </w:r>
      <w:r w:rsidRPr="000C6A84">
        <w:rPr>
          <w:i/>
        </w:rPr>
        <w:t>Colliders</w:t>
      </w:r>
      <w:r w:rsidRPr="000C6A84">
        <w:t xml:space="preserve">. Available: </w:t>
      </w:r>
      <w:hyperlink r:id="rId43" w:history="1">
        <w:r w:rsidRPr="000C6A84">
          <w:rPr>
            <w:rStyle w:val="a6"/>
          </w:rPr>
          <w:t>https://docs.unity3d.com/Manual/CollidersOverview.html</w:t>
        </w:r>
      </w:hyperlink>
    </w:p>
    <w:p w:rsidR="000C6A84" w:rsidRPr="000C6A84" w:rsidRDefault="000C6A84" w:rsidP="000C6A84">
      <w:pPr>
        <w:pStyle w:val="EndNoteBibliography"/>
        <w:ind w:left="720" w:hanging="720"/>
      </w:pPr>
      <w:r w:rsidRPr="000C6A84">
        <w:t>[14]</w:t>
      </w:r>
      <w:r w:rsidRPr="000C6A84">
        <w:tab/>
        <w:t xml:space="preserve">Unity. (2018, 6 Nov). </w:t>
      </w:r>
      <w:r w:rsidRPr="000C6A84">
        <w:rPr>
          <w:i/>
        </w:rPr>
        <w:t>Physics.Raycast</w:t>
      </w:r>
      <w:r w:rsidRPr="000C6A84">
        <w:t xml:space="preserve">. Available: </w:t>
      </w:r>
      <w:hyperlink r:id="rId44" w:history="1">
        <w:r w:rsidRPr="000C6A84">
          <w:rPr>
            <w:rStyle w:val="a6"/>
          </w:rPr>
          <w:t>https://docs.unity3d.com/ScriptReference/Physics.Raycast.html</w:t>
        </w:r>
      </w:hyperlink>
    </w:p>
    <w:p w:rsidR="000C6A84" w:rsidRPr="000C6A84" w:rsidRDefault="000C6A84" w:rsidP="000C6A84">
      <w:pPr>
        <w:pStyle w:val="EndNoteBibliography"/>
        <w:ind w:left="720" w:hanging="720"/>
      </w:pPr>
      <w:r w:rsidRPr="000C6A84">
        <w:t>[15]</w:t>
      </w:r>
      <w:r w:rsidRPr="000C6A84">
        <w:tab/>
        <w:t xml:space="preserve">Unity. (2018 10, Nov). </w:t>
      </w:r>
      <w:r w:rsidRPr="000C6A84">
        <w:rPr>
          <w:i/>
        </w:rPr>
        <w:t>UnityTestTools</w:t>
      </w:r>
      <w:r w:rsidRPr="000C6A84">
        <w:t xml:space="preserve">. Available: </w:t>
      </w:r>
      <w:hyperlink r:id="rId45" w:history="1">
        <w:r w:rsidRPr="000C6A84">
          <w:rPr>
            <w:rStyle w:val="a6"/>
          </w:rPr>
          <w:t>https://bitbucket.org/Unity-Technologies/unitytesttools/overview</w:t>
        </w:r>
      </w:hyperlink>
    </w:p>
    <w:p w:rsidR="000C6A84" w:rsidRPr="000C6A84" w:rsidRDefault="000C6A84" w:rsidP="000C6A84">
      <w:pPr>
        <w:pStyle w:val="EndNoteBibliography"/>
        <w:ind w:left="720" w:hanging="720"/>
      </w:pPr>
      <w:r w:rsidRPr="000C6A84">
        <w:t>[16]</w:t>
      </w:r>
      <w:r w:rsidRPr="000C6A84">
        <w:tab/>
        <w:t xml:space="preserve">Beppa. (2019, 25 April). </w:t>
      </w:r>
      <w:r w:rsidRPr="000C6A84">
        <w:rPr>
          <w:i/>
        </w:rPr>
        <w:t>Fraps Real-time video capture &amp; benchmarking</w:t>
      </w:r>
      <w:r w:rsidRPr="000C6A84">
        <w:t xml:space="preserve">. Available: </w:t>
      </w:r>
      <w:hyperlink r:id="rId46" w:history="1">
        <w:r w:rsidRPr="000C6A84">
          <w:rPr>
            <w:rStyle w:val="a6"/>
          </w:rPr>
          <w:t>http://www.fraps.com/</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7"/>
      <w:footerReference w:type="default" r:id="rId4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1AAE" w:rsidRDefault="00851AAE" w:rsidP="0077205E">
      <w:pPr>
        <w:spacing w:line="240" w:lineRule="auto"/>
      </w:pPr>
      <w:r>
        <w:separator/>
      </w:r>
    </w:p>
  </w:endnote>
  <w:endnote w:type="continuationSeparator" w:id="0">
    <w:p w:rsidR="00851AAE" w:rsidRDefault="00851AAE"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C83F77" w:rsidRPr="0077205E" w:rsidRDefault="00C83F77"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830EE4">
              <w:rPr>
                <w:b/>
                <w:bCs/>
                <w:noProof/>
              </w:rPr>
              <w:t>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830EE4">
              <w:rPr>
                <w:b/>
                <w:bCs/>
                <w:noProof/>
              </w:rPr>
              <w:t>30</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1AAE" w:rsidRDefault="00851AAE" w:rsidP="0077205E">
      <w:pPr>
        <w:spacing w:line="240" w:lineRule="auto"/>
      </w:pPr>
      <w:r>
        <w:separator/>
      </w:r>
    </w:p>
  </w:footnote>
  <w:footnote w:type="continuationSeparator" w:id="0">
    <w:p w:rsidR="00851AAE" w:rsidRDefault="00851AAE"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83F77" w:rsidRPr="00EB2789" w:rsidRDefault="00C83F77"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56C"/>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0C3"/>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3F4"/>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A84"/>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B41"/>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5CC8"/>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070"/>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185"/>
    <w:rsid w:val="005019CE"/>
    <w:rsid w:val="00501E84"/>
    <w:rsid w:val="0050537B"/>
    <w:rsid w:val="00506ADA"/>
    <w:rsid w:val="00507230"/>
    <w:rsid w:val="00507BFA"/>
    <w:rsid w:val="00507F87"/>
    <w:rsid w:val="005116F5"/>
    <w:rsid w:val="00512696"/>
    <w:rsid w:val="00512C44"/>
    <w:rsid w:val="00512FD7"/>
    <w:rsid w:val="00513073"/>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04A"/>
    <w:rsid w:val="005A455B"/>
    <w:rsid w:val="005A4C1F"/>
    <w:rsid w:val="005A5616"/>
    <w:rsid w:val="005A5CFB"/>
    <w:rsid w:val="005A5D83"/>
    <w:rsid w:val="005A66CE"/>
    <w:rsid w:val="005A7C02"/>
    <w:rsid w:val="005B078B"/>
    <w:rsid w:val="005B1B8D"/>
    <w:rsid w:val="005B26F3"/>
    <w:rsid w:val="005B34E4"/>
    <w:rsid w:val="005B4524"/>
    <w:rsid w:val="005B46F0"/>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619"/>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0EE4"/>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1679"/>
    <w:rsid w:val="00851AAE"/>
    <w:rsid w:val="008526A1"/>
    <w:rsid w:val="00852A22"/>
    <w:rsid w:val="00852A64"/>
    <w:rsid w:val="0085308C"/>
    <w:rsid w:val="00853AE2"/>
    <w:rsid w:val="00854AED"/>
    <w:rsid w:val="00854BC0"/>
    <w:rsid w:val="00856E86"/>
    <w:rsid w:val="00860CEB"/>
    <w:rsid w:val="00860D79"/>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311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368F"/>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56BD"/>
    <w:rsid w:val="00C005BB"/>
    <w:rsid w:val="00C00F49"/>
    <w:rsid w:val="00C01065"/>
    <w:rsid w:val="00C027B7"/>
    <w:rsid w:val="00C05509"/>
    <w:rsid w:val="00C05EBE"/>
    <w:rsid w:val="00C05F13"/>
    <w:rsid w:val="00C070A5"/>
    <w:rsid w:val="00C07442"/>
    <w:rsid w:val="00C0783E"/>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B9"/>
    <w:rsid w:val="00C33EF1"/>
    <w:rsid w:val="00C3484B"/>
    <w:rsid w:val="00C34CA4"/>
    <w:rsid w:val="00C34F19"/>
    <w:rsid w:val="00C35EFB"/>
    <w:rsid w:val="00C36DD8"/>
    <w:rsid w:val="00C36EC6"/>
    <w:rsid w:val="00C37A26"/>
    <w:rsid w:val="00C403DB"/>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3F77"/>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1EB"/>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6A"/>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211F"/>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E7D05"/>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3AF875"/>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1608">
      <w:bodyDiv w:val="1"/>
      <w:marLeft w:val="0"/>
      <w:marRight w:val="0"/>
      <w:marTop w:val="0"/>
      <w:marBottom w:val="0"/>
      <w:divBdr>
        <w:top w:val="none" w:sz="0" w:space="0" w:color="auto"/>
        <w:left w:val="none" w:sz="0" w:space="0" w:color="auto"/>
        <w:bottom w:val="none" w:sz="0" w:space="0" w:color="auto"/>
        <w:right w:val="none" w:sz="0" w:space="0" w:color="auto"/>
      </w:divBdr>
    </w:div>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1338114330">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en.wikipedia.org/wiki/Object-oriented_design" TargetMode="External"/><Relationship Id="rId21" Type="http://schemas.openxmlformats.org/officeDocument/2006/relationships/image" Target="media/image14.jpeg"/><Relationship Id="rId34" Type="http://schemas.openxmlformats.org/officeDocument/2006/relationships/hyperlink" Target="https://en.wikipedia.org/wiki/Maze_generation_algorithm" TargetMode="External"/><Relationship Id="rId42" Type="http://schemas.openxmlformats.org/officeDocument/2006/relationships/hyperlink" Target="https://docs.unity3d.com/ScriptReference/Collider.OnCollisionEnter.html" TargetMode="External"/><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yperlink" Target="https://ephtracy.github.io/index.html?page=mv_main" TargetMode="External"/><Relationship Id="rId37" Type="http://schemas.openxmlformats.org/officeDocument/2006/relationships/hyperlink" Target="https://www.blender.org/" TargetMode="External"/><Relationship Id="rId40" Type="http://schemas.openxmlformats.org/officeDocument/2006/relationships/hyperlink" Target="https://docs.unity3d.com/2018.1/Documentation/ScriptReference/Vector3.html" TargetMode="External"/><Relationship Id="rId45" Type="http://schemas.openxmlformats.org/officeDocument/2006/relationships/hyperlink" Target="https://bitbucket.org/Unity-Technologies/unitytesttools/overview"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1/1/10/maze-generation-prim-s-algorithm"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unity3d.com/ScriptReference/Physics.Raycast.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weblog.jamisbuck.org/2010/12/27/maze-generation-recursive-backtracking" TargetMode="External"/><Relationship Id="rId43" Type="http://schemas.openxmlformats.org/officeDocument/2006/relationships/hyperlink" Target="https://docs.unity3d.com/Manual/CollidersOverview.html" TargetMode="External"/><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yperlink" Target="https://en.wikipedia.org/wiki/Pac-Man" TargetMode="External"/><Relationship Id="rId38" Type="http://schemas.openxmlformats.org/officeDocument/2006/relationships/hyperlink" Target="https://www.jamendo.com/start" TargetMode="External"/><Relationship Id="rId46" Type="http://schemas.openxmlformats.org/officeDocument/2006/relationships/hyperlink" Target="http://www.fraps.com/" TargetMode="External"/><Relationship Id="rId20" Type="http://schemas.openxmlformats.org/officeDocument/2006/relationships/image" Target="media/image13.jpeg"/><Relationship Id="rId41" Type="http://schemas.openxmlformats.org/officeDocument/2006/relationships/hyperlink" Target="https://docs.unity3d.com/2018.1/Documentation/ScriptReference/MonoBehaviour.FixedUpdate.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2C1C44-E074-43B3-B1EE-918CEAC25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5</TotalTime>
  <Pages>30</Pages>
  <Words>10701</Words>
  <Characters>61001</Characters>
  <Application>Microsoft Office Word</Application>
  <DocSecurity>0</DocSecurity>
  <Lines>508</Lines>
  <Paragraphs>143</Paragraphs>
  <ScaleCrop>false</ScaleCrop>
  <Company>1</Company>
  <LinksUpToDate>false</LinksUpToDate>
  <CharactersWithSpaces>71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19</cp:revision>
  <dcterms:created xsi:type="dcterms:W3CDTF">2018-11-05T01:10:00Z</dcterms:created>
  <dcterms:modified xsi:type="dcterms:W3CDTF">2019-05-04T17:51:00Z</dcterms:modified>
</cp:coreProperties>
</file>